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2AC2" w:rsidRDefault="00C42AC2" w:rsidP="008A44FB">
      <w:pPr>
        <w:spacing w:beforeLines="50" w:before="156" w:line="360" w:lineRule="auto"/>
        <w:ind w:left="568" w:hangingChars="283" w:hanging="568"/>
        <w:rPr>
          <w:rFonts w:ascii="Times New Roman" w:eastAsia="宋体" w:hAnsi="Times New Roman" w:cs="Times New Roman"/>
          <w:b/>
          <w:sz w:val="20"/>
          <w:szCs w:val="20"/>
        </w:rPr>
      </w:pPr>
      <w:r w:rsidRPr="00C42AC2">
        <w:rPr>
          <w:rFonts w:ascii="Times New Roman" w:eastAsia="宋体" w:hAnsi="Times New Roman" w:cs="Times New Roman"/>
          <w:b/>
          <w:sz w:val="20"/>
          <w:szCs w:val="20"/>
        </w:rPr>
        <w:t xml:space="preserve">Supplementary Material </w:t>
      </w:r>
    </w:p>
    <w:p w:rsidR="008A44FB" w:rsidRDefault="00C11E08" w:rsidP="008A44FB">
      <w:pPr>
        <w:spacing w:beforeLines="50" w:before="156" w:line="360" w:lineRule="auto"/>
        <w:ind w:left="566" w:hangingChars="283" w:hanging="566"/>
        <w:rPr>
          <w:rFonts w:ascii="Times New Roman" w:eastAsia="宋体" w:hAnsi="Times New Roman" w:cs="Times New Roman"/>
          <w:sz w:val="20"/>
          <w:szCs w:val="20"/>
        </w:rPr>
      </w:pPr>
      <w:bookmarkStart w:id="0" w:name="_GoBack"/>
      <w:r w:rsidRPr="00FD00CC">
        <w:rPr>
          <w:rFonts w:ascii="Times New Roman" w:eastAsia="宋体" w:hAnsi="Times New Roman" w:cs="Times New Roman"/>
          <w:sz w:val="20"/>
          <w:szCs w:val="20"/>
        </w:rPr>
        <w:t>Tab</w:t>
      </w:r>
      <w:r w:rsidR="009F0FA3">
        <w:rPr>
          <w:rFonts w:ascii="Times New Roman" w:eastAsia="宋体" w:hAnsi="Times New Roman" w:cs="Times New Roman"/>
          <w:sz w:val="20"/>
          <w:szCs w:val="20"/>
        </w:rPr>
        <w:t>le</w:t>
      </w:r>
      <w:r w:rsidRPr="00FD00CC">
        <w:rPr>
          <w:rFonts w:ascii="Times New Roman" w:eastAsia="宋体" w:hAnsi="Times New Roman" w:cs="Times New Roman"/>
          <w:sz w:val="20"/>
          <w:szCs w:val="20"/>
        </w:rPr>
        <w:t xml:space="preserve"> S</w:t>
      </w:r>
      <w:r w:rsidR="008A44FB">
        <w:rPr>
          <w:rFonts w:ascii="Times New Roman" w:eastAsia="宋体" w:hAnsi="Times New Roman" w:cs="Times New Roman"/>
          <w:sz w:val="20"/>
          <w:szCs w:val="20"/>
        </w:rPr>
        <w:t>1</w:t>
      </w:r>
      <w:bookmarkEnd w:id="0"/>
      <w:r w:rsidRPr="00FD00CC">
        <w:rPr>
          <w:rFonts w:ascii="Times New Roman" w:eastAsia="宋体" w:hAnsi="Times New Roman" w:cs="Times New Roman"/>
          <w:sz w:val="20"/>
          <w:szCs w:val="20"/>
        </w:rPr>
        <w:t xml:space="preserve"> Comparison of results of biochar assisted phytoremediation</w:t>
      </w:r>
      <w:r w:rsidR="008A44FB">
        <w:rPr>
          <w:rFonts w:ascii="Times New Roman" w:eastAsia="宋体" w:hAnsi="Times New Roman" w:cs="Times New Roman"/>
          <w:sz w:val="20"/>
          <w:szCs w:val="20"/>
        </w:rPr>
        <w:t>.</w:t>
      </w:r>
    </w:p>
    <w:p w:rsidR="008A44FB" w:rsidRDefault="008A44FB">
      <w:pPr>
        <w:widowControl/>
        <w:jc w:val="left"/>
        <w:rPr>
          <w:rFonts w:ascii="Times New Roman" w:eastAsia="宋体" w:hAnsi="Times New Roman" w:cs="Times New Roman"/>
          <w:sz w:val="20"/>
          <w:szCs w:val="20"/>
        </w:rPr>
      </w:pPr>
      <w:r>
        <w:rPr>
          <w:rFonts w:ascii="Times New Roman" w:eastAsia="宋体" w:hAnsi="Times New Roman" w:cs="Times New Roman"/>
          <w:sz w:val="20"/>
          <w:szCs w:val="20"/>
        </w:rPr>
        <w:br w:type="page"/>
      </w:r>
    </w:p>
    <w:p w:rsidR="00E0375F" w:rsidRDefault="009712EE" w:rsidP="00E0375F">
      <w:pPr>
        <w:autoSpaceDE w:val="0"/>
        <w:autoSpaceDN w:val="0"/>
        <w:adjustRightIn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51375A">
        <w:rPr>
          <w:rFonts w:ascii="Times New Roman" w:eastAsia="宋体" w:hAnsi="Times New Roman" w:cs="Times New Roman"/>
          <w:sz w:val="24"/>
          <w:szCs w:val="24"/>
        </w:rPr>
        <w:lastRenderedPageBreak/>
        <w:t>Tab</w:t>
      </w:r>
      <w:r w:rsidR="002E092D">
        <w:rPr>
          <w:rFonts w:ascii="Times New Roman" w:eastAsia="宋体" w:hAnsi="Times New Roman" w:cs="Times New Roman"/>
          <w:sz w:val="24"/>
          <w:szCs w:val="24"/>
        </w:rPr>
        <w:t>le</w:t>
      </w:r>
      <w:r w:rsidRPr="0051375A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D2B29" w:rsidRPr="0051375A">
        <w:rPr>
          <w:rFonts w:ascii="Times New Roman" w:eastAsia="宋体" w:hAnsi="Times New Roman" w:cs="Times New Roman"/>
          <w:sz w:val="24"/>
          <w:szCs w:val="24"/>
        </w:rPr>
        <w:t>S</w:t>
      </w:r>
      <w:r w:rsidR="00476C16">
        <w:rPr>
          <w:rFonts w:ascii="Times New Roman" w:eastAsia="宋体" w:hAnsi="Times New Roman" w:cs="Times New Roman"/>
          <w:sz w:val="24"/>
          <w:szCs w:val="24"/>
        </w:rPr>
        <w:t>1</w:t>
      </w:r>
      <w:r w:rsidRPr="0051375A">
        <w:rPr>
          <w:rFonts w:ascii="Times New Roman" w:eastAsia="宋体" w:hAnsi="Times New Roman" w:cs="Times New Roman"/>
          <w:sz w:val="24"/>
          <w:szCs w:val="24"/>
        </w:rPr>
        <w:t xml:space="preserve"> </w:t>
      </w:r>
    </w:p>
    <w:p w:rsidR="009712EE" w:rsidRPr="009712EE" w:rsidRDefault="009712EE" w:rsidP="00E0375F">
      <w:pPr>
        <w:autoSpaceDE w:val="0"/>
        <w:autoSpaceDN w:val="0"/>
        <w:adjustRightInd w:val="0"/>
        <w:spacing w:line="360" w:lineRule="auto"/>
        <w:jc w:val="left"/>
      </w:pPr>
      <w:r w:rsidRPr="0051375A">
        <w:rPr>
          <w:rFonts w:ascii="Times New Roman" w:eastAsia="宋体" w:hAnsi="Times New Roman" w:cs="Times New Roman"/>
          <w:sz w:val="24"/>
          <w:szCs w:val="24"/>
        </w:rPr>
        <w:t>Comparison of results of biochar assisted phytoremediation</w:t>
      </w:r>
    </w:p>
    <w:tbl>
      <w:tblPr>
        <w:tblStyle w:val="a3"/>
        <w:tblW w:w="0" w:type="auto"/>
        <w:tblLayout w:type="fixed"/>
        <w:tblLook w:val="04A0" w:firstRow="1" w:lastRow="0" w:firstColumn="1" w:lastColumn="0" w:noHBand="0" w:noVBand="1"/>
      </w:tblPr>
      <w:tblGrid>
        <w:gridCol w:w="709"/>
        <w:gridCol w:w="888"/>
        <w:gridCol w:w="671"/>
        <w:gridCol w:w="1418"/>
        <w:gridCol w:w="485"/>
        <w:gridCol w:w="791"/>
        <w:gridCol w:w="141"/>
        <w:gridCol w:w="1298"/>
        <w:gridCol w:w="1095"/>
        <w:gridCol w:w="805"/>
      </w:tblGrid>
      <w:tr w:rsidR="00597BF1" w:rsidRPr="009F0FD3" w:rsidTr="00903B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4171" w:type="dxa"/>
            <w:gridSpan w:val="5"/>
            <w:tcBorders>
              <w:right w:val="single" w:sz="4" w:space="0" w:color="auto"/>
            </w:tcBorders>
          </w:tcPr>
          <w:p w:rsidR="00597BF1" w:rsidRPr="00597BF1" w:rsidRDefault="00597BF1" w:rsidP="00597BF1">
            <w:pPr>
              <w:jc w:val="center"/>
              <w:rPr>
                <w:rFonts w:ascii="Times New Roman" w:eastAsia="宋体" w:hAnsi="Times New Roman" w:cs="Times New Roman"/>
                <w:b/>
                <w:sz w:val="15"/>
                <w:szCs w:val="15"/>
              </w:rPr>
            </w:pPr>
            <w:r w:rsidRPr="00597BF1">
              <w:rPr>
                <w:rStyle w:val="shorttext"/>
                <w:rFonts w:ascii="Times New Roman" w:hAnsi="Times New Roman" w:cs="Times New Roman"/>
                <w:b/>
                <w:sz w:val="15"/>
                <w:szCs w:val="15"/>
                <w:lang w:val="en"/>
              </w:rPr>
              <w:t>Type</w:t>
            </w:r>
            <w:r w:rsidRPr="00597BF1">
              <w:rPr>
                <w:rFonts w:ascii="Times New Roman" w:eastAsia="宋体" w:hAnsi="Times New Roman" w:cs="Times New Roman"/>
                <w:b/>
                <w:sz w:val="15"/>
                <w:szCs w:val="15"/>
              </w:rPr>
              <w:t>s of soil plant and biochar feedback</w:t>
            </w:r>
          </w:p>
        </w:tc>
        <w:tc>
          <w:tcPr>
            <w:tcW w:w="3325" w:type="dxa"/>
            <w:gridSpan w:val="4"/>
            <w:tcBorders>
              <w:top w:val="single" w:sz="12" w:space="0" w:color="auto"/>
              <w:left w:val="single" w:sz="4" w:space="0" w:color="auto"/>
            </w:tcBorders>
          </w:tcPr>
          <w:p w:rsidR="00597BF1" w:rsidRPr="00597BF1" w:rsidRDefault="00597BF1" w:rsidP="00597BF1">
            <w:pPr>
              <w:jc w:val="center"/>
              <w:rPr>
                <w:rFonts w:ascii="Times New Roman" w:eastAsia="宋体" w:hAnsi="Times New Roman" w:cs="Times New Roman"/>
                <w:b/>
                <w:sz w:val="15"/>
                <w:szCs w:val="15"/>
              </w:rPr>
            </w:pPr>
            <w:r w:rsidRPr="00597BF1">
              <w:rPr>
                <w:rFonts w:ascii="Times New Roman" w:eastAsia="宋体" w:hAnsi="Times New Roman" w:cs="Times New Roman"/>
                <w:b/>
                <w:sz w:val="15"/>
                <w:szCs w:val="15"/>
              </w:rPr>
              <w:t>Result of remediation</w:t>
            </w:r>
          </w:p>
        </w:tc>
        <w:tc>
          <w:tcPr>
            <w:tcW w:w="805" w:type="dxa"/>
            <w:tcBorders>
              <w:top w:val="single" w:sz="12" w:space="0" w:color="auto"/>
            </w:tcBorders>
          </w:tcPr>
          <w:p w:rsidR="00597BF1" w:rsidRPr="009F0FD3" w:rsidRDefault="00597BF1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Metals</w:t>
            </w:r>
          </w:p>
        </w:tc>
        <w:tc>
          <w:tcPr>
            <w:tcW w:w="888" w:type="dxa"/>
            <w:hideMark/>
          </w:tcPr>
          <w:p w:rsidR="009F0FD3" w:rsidRPr="007B0D94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Plant for remediation</w:t>
            </w:r>
          </w:p>
        </w:tc>
        <w:tc>
          <w:tcPr>
            <w:tcW w:w="671" w:type="dxa"/>
            <w:hideMark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Hyperaccumulator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feedback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H of soils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lant growth</w:t>
            </w:r>
          </w:p>
        </w:tc>
        <w:tc>
          <w:tcPr>
            <w:tcW w:w="1439" w:type="dxa"/>
            <w:gridSpan w:val="2"/>
            <w:hideMark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Metal availability</w:t>
            </w:r>
          </w:p>
        </w:tc>
        <w:tc>
          <w:tcPr>
            <w:tcW w:w="1095" w:type="dxa"/>
            <w:hideMark/>
          </w:tcPr>
          <w:p w:rsidR="009F0FD3" w:rsidRPr="009F0FD3" w:rsidRDefault="00507A32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P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lant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u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take</w:t>
            </w:r>
          </w:p>
        </w:tc>
        <w:tc>
          <w:tcPr>
            <w:tcW w:w="805" w:type="dxa"/>
          </w:tcPr>
          <w:p w:rsidR="009F0FD3" w:rsidRPr="009F0FD3" w:rsidRDefault="009F0FD3" w:rsidP="00507A32">
            <w:pPr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ferences</w:t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s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olium perenne L.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willow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5.6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1439" w:type="dxa"/>
            <w:gridSpan w:val="2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HcmVnb3J5PC9BdXRob3I+PFllYXI+MjAxNDwvWWVhcj48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HcmVnb3J5PC9BdXRob3I+PFllYXI+MjAxNDwvWWVhcj48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Gregory et al., 2014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s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Miscanthus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hardwoods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7.06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6.98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8.49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bookmarkStart w:id="1" w:name="OLE_LINK95"/>
            <w:bookmarkStart w:id="2" w:name="OLE_LINK96"/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  <w:bookmarkEnd w:id="1"/>
            <w:bookmarkEnd w:id="2"/>
          </w:p>
        </w:tc>
        <w:tc>
          <w:tcPr>
            <w:tcW w:w="1439" w:type="dxa"/>
            <w:gridSpan w:val="2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Increased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IYXJ0bGV5PC9BdXRob3I+PFllYXI+MjAwOTwvWWVhcj48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IYXJ0bGV5PC9BdXRob3I+PFllYXI+MjAwOTwvWWVhcj48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Hartley et al., 2009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u, Mn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Ni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b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olum multifloru</w:t>
            </w:r>
            <w:r w:rsidRPr="00507A32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m Lam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crop residues</w:t>
            </w:r>
          </w:p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(walnut shells (WS), corn cobs (CC), corn straws (CS), and rice straw)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7.96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—</w:t>
            </w:r>
          </w:p>
        </w:tc>
        <w:tc>
          <w:tcPr>
            <w:tcW w:w="1439" w:type="dxa"/>
            <w:gridSpan w:val="2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(Cu,P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，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Cd,Mn(CC,CS)).</w:t>
            </w:r>
          </w:p>
          <w:p w:rsidR="00E000C2" w:rsidRDefault="009562D6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Increased (Zn,Mn(RS)).</w:t>
            </w:r>
          </w:p>
          <w:p w:rsidR="009F0FD3" w:rsidRPr="009F0FD3" w:rsidRDefault="00E000C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Ni,Mn(WS))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.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  <w:r w:rsidR="00507A3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(Mn);</w:t>
            </w:r>
          </w:p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sz w:val="15"/>
                <w:szCs w:val="15"/>
              </w:rPr>
              <w:t>r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educed (Cd, Cu, Ni, Pb, and Zn);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aaGFuZzwvQXV0aG9yPjxZZWFyPjIwMTY8L1llYXI+PFJl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aaGFuZzwvQXV0aG9yPjxZZWFyPjIwMTY8L1llYXI+PFJl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Zhang et al., 2016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r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u,  Ni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b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Anthyllis vulneraria subsp, polyphylla (Dc.), Nyman, Noccaea rotundifolium (L.)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orchards (ROM); fir tree pellets (ABE); manure pellets (70%) mixed with fir tree pellets (30%) (MAN)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7.76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Unaffected or      </w:t>
            </w:r>
            <w:bookmarkStart w:id="3" w:name="OLE_LINK99"/>
            <w:bookmarkStart w:id="4" w:name="OLE_LINK100"/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  <w:bookmarkEnd w:id="3"/>
            <w:bookmarkEnd w:id="4"/>
          </w:p>
        </w:tc>
        <w:tc>
          <w:tcPr>
            <w:tcW w:w="1439" w:type="dxa"/>
            <w:gridSpan w:val="2"/>
            <w:hideMark/>
          </w:tcPr>
          <w:p w:rsidR="009F0FD3" w:rsidRPr="009F0FD3" w:rsidRDefault="00E000C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U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naffected (Cr, Cu,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Ni, Pb, Zn 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(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BE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)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).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bookmarkStart w:id="5" w:name="OLE_LINK101"/>
            <w:bookmarkStart w:id="6" w:name="OLE_LINK102"/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Decreased </w:t>
            </w:r>
            <w:bookmarkEnd w:id="5"/>
            <w:bookmarkEnd w:id="6"/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(Cd</w:t>
            </w:r>
            <w:r w:rsidR="00E000C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(</w:t>
            </w:r>
            <w:r w:rsidR="00E000C2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MAN-ROM</w:t>
            </w:r>
            <w:r w:rsidR="00E000C2">
              <w:rPr>
                <w:rFonts w:ascii="Times New Roman" w:eastAsia="宋体" w:hAnsi="Times New Roman" w:cs="Times New Roman"/>
                <w:sz w:val="15"/>
                <w:szCs w:val="15"/>
              </w:rPr>
              <w:t>)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).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(</w:t>
            </w:r>
            <w:r w:rsidR="00507A32">
              <w:rPr>
                <w:rFonts w:ascii="Times New Roman" w:eastAsia="宋体" w:hAnsi="Times New Roman" w:cs="Times New Roman" w:hint="eastAsia"/>
                <w:sz w:val="15"/>
                <w:szCs w:val="15"/>
              </w:rPr>
              <w:t>root</w:t>
            </w:r>
            <w:r w:rsidR="00507A3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="00507A32">
              <w:rPr>
                <w:rFonts w:ascii="Times New Roman" w:eastAsia="宋体" w:hAnsi="Times New Roman" w:cs="Times New Roman" w:hint="eastAsia"/>
                <w:sz w:val="15"/>
                <w:szCs w:val="15"/>
              </w:rPr>
              <w:t>of</w:t>
            </w:r>
            <w:r w:rsidR="00507A3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ll plants)</w:t>
            </w:r>
          </w:p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unaffected or pro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moted (Cd, Pb, Zn )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&lt;EndNote&gt;&lt;Cite&gt;&lt;Author&gt;Fellet&lt;/Author&gt;&lt;Year&gt;2014&lt;/Year&gt;&lt;RecNum&gt;81&lt;/RecNum&gt;&lt;DisplayText&gt;(Fellet et al., 2014)&lt;/DisplayText&gt;&lt;record&gt;&lt;rec-number&gt;81&lt;/rec-number&gt;&lt;foreign-keys&gt;&lt;key app="EN" db-id="0r2epeas0dr9s8e2wr8vztsh2tf20xz0t5dw" timestamp="1537347265"&gt;81&lt;/key&gt;&lt;/foreign-keys&gt;&lt;ref-type name="Journal Article"&gt;17&lt;/ref-type&gt;&lt;contributors&gt;&lt;authors&gt;&lt;author&gt;Fellet, G.&lt;/author&gt;&lt;author&gt;Marmiroli, M.&lt;/author&gt;&lt;author&gt;Marchiol, L.&lt;/author&gt;&lt;/authors&gt;&lt;/contributors&gt;&lt;auth-address&gt;Univ Udine, Dept Agr &amp;amp; Environm Sci, I-33100 Udine, Italy&amp;#xD;Univ Parma, Dept Environm Sci, Sect Genet &amp;amp; Biotechnol, I-43100 Parma, Italy&lt;/auth-address&gt;&lt;titles&gt;&lt;title&gt;Elements uptake by metal accumulator species grown on mine tailings amended with three types of biochar&lt;/title&gt;&lt;secondary-title&gt;Science of the Total Environment&lt;/secondary-title&gt;&lt;alt-title&gt;Sci Total Environ&lt;/alt-title&gt;&lt;/titles&gt;&lt;periodical&gt;&lt;full-title&gt;Science of the Total Environment&lt;/full-title&gt;&lt;abbr-1&gt;Sci Total Environ&lt;/abbr-1&gt;&lt;/periodical&gt;&lt;alt-periodical&gt;&lt;full-title&gt;Science of the Total Environment&lt;/full-title&gt;&lt;abbr-1&gt;Sci Total Environ&lt;/abbr-1&gt;&lt;/alt-periodical&gt;&lt;pages&gt;598-608&lt;/pages&gt;&lt;volume&gt;468&lt;/volume&gt;&lt;keywords&gt;&lt;keyword&gt;biochar&lt;/keyword&gt;&lt;keyword&gt;mine tailings&lt;/keyword&gt;&lt;keyword&gt;heavy metals&lt;/keyword&gt;&lt;keyword&gt;phytostabilization&lt;/keyword&gt;&lt;keyword&gt;sem/edx&lt;/keyword&gt;&lt;keyword&gt;chemical-properties&lt;/keyword&gt;&lt;keyword&gt;contaminated soils&lt;/keyword&gt;&lt;keyword&gt;sludge biochar&lt;/keyword&gt;&lt;keyword&gt;sewage-sludge&lt;/keyword&gt;&lt;keyword&gt;heavy-metals&lt;/keyword&gt;&lt;keyword&gt;bioavailability&lt;/keyword&gt;&lt;keyword&gt;availability&lt;/keyword&gt;&lt;keyword&gt;amendments&lt;/keyword&gt;&lt;keyword&gt;carbon&lt;/keyword&gt;&lt;keyword&gt;zn&lt;/keyword&gt;&lt;/keywords&gt;&lt;dates&gt;&lt;year&gt;2014&lt;/year&gt;&lt;pub-dates&gt;&lt;date&gt;Jan 15&lt;/date&gt;&lt;/pub-dates&gt;&lt;/dates&gt;&lt;isbn&gt;0048-9697&lt;/isbn&gt;&lt;accession-num&gt;WOS:000331776000064&lt;/accession-num&gt;&lt;urls&gt;&lt;related-urls&gt;&lt;url&gt;&amp;lt;Go to ISI&amp;gt;://WOS:000331776000064&lt;/url&gt;&lt;/related-urls&gt;&lt;/urls&gt;&lt;electronic-resource-num&gt;10.1016/j.scitotenv.2013.08.072&lt;/electronic-resource-num&gt;&lt;language&gt;English&lt;/language&gt;&lt;/record&gt;&lt;/Cite&gt;&lt;/EndNote&gt;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Fellet et al., 2014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u,  Pb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olium perenne L. var. Cadix)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British Oak, Ash, Sycamore and Birch (supplied by Bodfari Charcoal, Denbigh, North Wales, UK) was mixed at 20%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5.4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P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omoted</w:t>
            </w:r>
          </w:p>
        </w:tc>
        <w:tc>
          <w:tcPr>
            <w:tcW w:w="129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LYXJhbWk8L0F1dGhvcj48WWVhcj4yMDExPC9ZZWFyPjxS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LYXJhbWk8L0F1dGhvcj48WWVhcj4yMDExPC9ZZWFyPjxS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Karami et al., 2011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b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Moringa oleifera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E7737D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R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ice husk and (RSB) groundnut shell (GSB)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5.6</w:t>
            </w:r>
          </w:p>
        </w:tc>
        <w:tc>
          <w:tcPr>
            <w:tcW w:w="791" w:type="dxa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1439" w:type="dxa"/>
            <w:gridSpan w:val="2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—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PZ3VuZGlyYW48L0F1dGhvcj48WWVhcj4yMDE4PC9ZZWFy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PZ3VuZGlyYW48L0F1dGhvcj48WWVhcj4yMDE4PC9ZZWFy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Ogundiran et al., 2018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d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Cichorium intybus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E7737D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R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ice straw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4.38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</w:t>
            </w:r>
          </w:p>
        </w:tc>
        <w:tc>
          <w:tcPr>
            <w:tcW w:w="1298" w:type="dxa"/>
            <w:hideMark/>
          </w:tcPr>
          <w:p w:rsidR="009F0FD3" w:rsidRPr="009F0FD3" w:rsidRDefault="00E000C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U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naffected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&lt;EndNote&gt;&lt;Cite&gt;&lt;Author&gt;Xiao&lt;/Author&gt;&lt;Year&gt;2018&lt;/Year&gt;&lt;RecNum&gt;84&lt;/RecNum&gt;&lt;DisplayText&gt;(Xiao et al., 2018)&lt;/DisplayText&gt;&lt;record&gt;&lt;rec-number&gt;84&lt;/rec-number&gt;&lt;foreign-keys&gt;&lt;key app="EN" db-id="0r2epeas0dr9s8e2wr8vztsh2tf20xz0t5dw" timestamp="1537347359"&gt;84&lt;/key&gt;&lt;/foreign-keys&gt;&lt;ref-type name="Journal Article"&gt;17&lt;/ref-type&gt;&lt;contributors&gt;&lt;authors&gt;&lt;author&gt;Xiao, Y.&lt;/author&gt;&lt;author&gt;Li, Y.&lt;/author&gt;&lt;author&gt;Che, Y. Y.&lt;/author&gt;&lt;author&gt;Deng, S. J.&lt;/author&gt;&lt;author&gt;Liu, M. H.&lt;/author&gt;&lt;/authors&gt;&lt;/contributors&gt;&lt;auth-address&gt;Nanjing Agr Univ, Coll Agrograssland Sci, 1 Weigang, Nanjing 210095, Jiangsu, Peoples R China&lt;/auth-address&gt;&lt;titles&gt;&lt;title&gt;Effects of biochar and nitrogen addition on nutrient and Cd uptake of Cichorium intybus grown in acidic soil&lt;/title&gt;&lt;secondary-title&gt;International Journal of Phytoremediation&lt;/secondary-title&gt;&lt;alt-title&gt;Int J Phytoremediat&lt;/alt-title&gt;&lt;/titles&gt;&lt;periodical&gt;&lt;full-title&gt;International Journal of Phytoremediation&lt;/full-title&gt;&lt;abbr-1&gt;Int J Phytoremediat&lt;/abbr-1&gt;&lt;/periodical&gt;&lt;alt-periodical&gt;&lt;full-title&gt;International Journal of Phytoremediation&lt;/full-title&gt;&lt;abbr-1&gt;Int J Phytoremediat&lt;/abbr-1&gt;&lt;/alt-periodical&gt;&lt;pages&gt;398-404&lt;/pages&gt;&lt;volume&gt;20&lt;/volume&gt;&lt;number&gt;4&lt;/number&gt;&lt;keywords&gt;&lt;keyword&gt;biochar&lt;/keyword&gt;&lt;keyword&gt;cadmium&lt;/keyword&gt;&lt;keyword&gt;chicory&lt;/keyword&gt;&lt;keyword&gt;fertilizer&lt;/keyword&gt;&lt;keyword&gt;phytoavailability&lt;/keyword&gt;&lt;keyword&gt;contaminated soils&lt;/keyword&gt;&lt;keyword&gt;copper immobilization&lt;/keyword&gt;&lt;keyword&gt;compost amendments&lt;/keyword&gt;&lt;keyword&gt;crop productivity&lt;/keyword&gt;&lt;keyword&gt;plant-growth&lt;/keyword&gt;&lt;keyword&gt;heavy-metals&lt;/keyword&gt;&lt;keyword&gt;red soil&lt;/keyword&gt;&lt;keyword&gt;cadmium&lt;/keyword&gt;&lt;keyword&gt;rice&lt;/keyword&gt;&lt;keyword&gt;availability&lt;/keyword&gt;&lt;/keywords&gt;&lt;dates&gt;&lt;year&gt;2018&lt;/year&gt;&lt;/dates&gt;&lt;isbn&gt;1522-6514&lt;/isbn&gt;&lt;accession-num&gt;WOS:000428677600013&lt;/accession-num&gt;&lt;urls&gt;&lt;related-urls&gt;&lt;url&gt;&amp;lt;Go to ISI&amp;gt;://WOS:000428677600013&lt;/url&gt;&lt;/related-urls&gt;&lt;/urls&gt;&lt;electronic-resource-num&gt;10.1080/15226514.2017.1365342&lt;/electronic-resource-num&gt;&lt;language&gt;English&lt;/language&gt;&lt;/record&gt;&lt;/Cite&gt;&lt;/EndNote&gt;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Xiao et al., 2018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u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lastRenderedPageBreak/>
              <w:t>Pb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lastRenderedPageBreak/>
              <w:t>Jatropha curcas L.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E7737D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C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orn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6.0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</w:t>
            </w:r>
          </w:p>
        </w:tc>
        <w:tc>
          <w:tcPr>
            <w:tcW w:w="129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Increased</w:t>
            </w:r>
          </w:p>
        </w:tc>
        <w:tc>
          <w:tcPr>
            <w:tcW w:w="1095" w:type="dxa"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  <w:r w:rsidR="00507A3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(Zn) unaffected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lastRenderedPageBreak/>
              <w:t>(Cu, Cd,Pb)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lastRenderedPageBreak/>
              <w:fldChar w:fldCharType="begin">
                <w:fldData xml:space="preserve">PEVuZE5vdGU+PENpdGU+PEF1dGhvcj5Hb256YWxlei1DaGF2ZXo8L0F1dGhvcj48WWVhcj4yMDE3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Hb256YWxlei1DaGF2ZXo8L0F1dGhvcj48WWVhcj4yMDE3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 xml:space="preserve">(Gonzalez-Chavez et al., 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lastRenderedPageBreak/>
              <w:t>2017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hideMark/>
          </w:tcPr>
          <w:p w:rsid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lastRenderedPageBreak/>
              <w:t>Cr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Ni,</w:t>
            </w:r>
          </w:p>
          <w:p w:rsidR="00507A32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As,</w:t>
            </w:r>
          </w:p>
          <w:p w:rsid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E000C2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b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Medicago sativa L.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hideMark/>
          </w:tcPr>
          <w:p w:rsidR="009F0FD3" w:rsidRPr="007B0D94" w:rsidRDefault="00E7737D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R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ice husk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6.68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1298" w:type="dxa"/>
            <w:hideMark/>
          </w:tcPr>
          <w:p w:rsidR="00E000C2" w:rsidRDefault="009F0FD3" w:rsidP="00507A32">
            <w:pPr>
              <w:ind w:left="75" w:hangingChars="50" w:hanging="75"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(Cr,</w:t>
            </w:r>
            <w:r w:rsidR="00E000C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b,</w:t>
            </w:r>
            <w:r w:rsidR="00E000C2"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Zn).</w:t>
            </w:r>
          </w:p>
          <w:p w:rsidR="009F0FD3" w:rsidRPr="009F0FD3" w:rsidRDefault="00E000C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P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omoted or unaffected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(Ni,</w:t>
            </w: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 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s Cd)</w:t>
            </w:r>
            <w:r w:rsidR="009562D6">
              <w:rPr>
                <w:rFonts w:ascii="Times New Roman" w:eastAsia="宋体" w:hAnsi="Times New Roman" w:cs="Times New Roman"/>
                <w:sz w:val="15"/>
                <w:szCs w:val="15"/>
              </w:rPr>
              <w:t>.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(Cr,As)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(Ni, Cd, Pb, Zn)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JYnJhaGltPC9BdXRob3I+PFllYXI+MjAxNjwvWWVhcj48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JYnJhaGltPC9BdXRob3I+PFllYXI+MjAxNjwvWWVhcj48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Ibrahim et al., 2016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vMerge w:val="restart"/>
            <w:hideMark/>
          </w:tcPr>
          <w:p w:rsidR="00507A32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Noccaea caerulescens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√</w:t>
            </w:r>
          </w:p>
        </w:tc>
        <w:tc>
          <w:tcPr>
            <w:tcW w:w="1418" w:type="dxa"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485" w:type="dxa"/>
            <w:vMerge w:val="restart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5.89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8.07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U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naffected</w:t>
            </w:r>
          </w:p>
        </w:tc>
        <w:tc>
          <w:tcPr>
            <w:tcW w:w="1298" w:type="dxa"/>
            <w:vMerge w:val="restart"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 in acid soil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，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 in alkaline soil</w:t>
            </w:r>
          </w:p>
        </w:tc>
        <w:tc>
          <w:tcPr>
            <w:tcW w:w="805" w:type="dxa"/>
            <w:vMerge w:val="restart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SZWVzPC9BdXRob3I+PFllYXI+MjAxNTwvWWVhcj48UmVj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SZWVzPC9BdXRob3I+PFllYXI+MjAxNTwvWWVhcj48UmVj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Rees et al., 2015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vMerge/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olium perenne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485" w:type="dxa"/>
            <w:vMerge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 in acid soil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，</w:t>
            </w: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 in alkaline soil</w:t>
            </w:r>
          </w:p>
        </w:tc>
        <w:tc>
          <w:tcPr>
            <w:tcW w:w="1298" w:type="dxa"/>
            <w:vMerge/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</w:t>
            </w:r>
          </w:p>
        </w:tc>
        <w:tc>
          <w:tcPr>
            <w:tcW w:w="805" w:type="dxa"/>
            <w:vMerge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</w:p>
        </w:tc>
      </w:tr>
      <w:tr w:rsidR="007B0D94" w:rsidRPr="009F0FD3" w:rsidTr="00903BA7">
        <w:tc>
          <w:tcPr>
            <w:tcW w:w="709" w:type="dxa"/>
            <w:hideMark/>
          </w:tcPr>
          <w:p w:rsidR="00507A32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Sedum plumbizincicola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√</w:t>
            </w:r>
          </w:p>
        </w:tc>
        <w:tc>
          <w:tcPr>
            <w:tcW w:w="1418" w:type="dxa"/>
            <w:hideMark/>
          </w:tcPr>
          <w:p w:rsidR="009F0FD3" w:rsidRPr="007B0D94" w:rsidRDefault="00E7737D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C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orn straw</w:t>
            </w:r>
          </w:p>
        </w:tc>
        <w:tc>
          <w:tcPr>
            <w:tcW w:w="485" w:type="dxa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3.57(spiked soil)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</w:p>
        </w:tc>
        <w:tc>
          <w:tcPr>
            <w:tcW w:w="129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Decreased</w:t>
            </w: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805" w:type="dxa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MaTwvQXV0aG9yPjxZZWFyPjIwMTg8L1llYXI+PFJlY051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MaTwvQXV0aG9yPjxZZWFyPjIwMTg8L1llYXI+PFJlY051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Li et al., 2018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vMerge w:val="restart"/>
            <w:hideMark/>
          </w:tcPr>
          <w:p w:rsidR="00507A32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Cd,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Zn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Noccaea caerulescens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√</w:t>
            </w:r>
          </w:p>
        </w:tc>
        <w:tc>
          <w:tcPr>
            <w:tcW w:w="1418" w:type="dxa"/>
            <w:vMerge w:val="restart"/>
            <w:hideMark/>
          </w:tcPr>
          <w:p w:rsidR="009F0FD3" w:rsidRPr="007B0D94" w:rsidRDefault="0064132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 xml:space="preserve">A </w:t>
            </w:r>
            <w:r w:rsidR="009F0FD3"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mix of hardwood and softwood</w:t>
            </w:r>
          </w:p>
        </w:tc>
        <w:tc>
          <w:tcPr>
            <w:tcW w:w="485" w:type="dxa"/>
            <w:vMerge w:val="restart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5.90,8.04</w:t>
            </w: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1298" w:type="dxa"/>
            <w:vMerge w:val="restart"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—</w:t>
            </w:r>
          </w:p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unaffected</w:t>
            </w:r>
          </w:p>
        </w:tc>
        <w:tc>
          <w:tcPr>
            <w:tcW w:w="805" w:type="dxa"/>
            <w:vMerge w:val="restart"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&lt;EndNote&gt;&lt;Cite&gt;&lt;Author&gt;Rees&lt;/Author&gt;&lt;Year&gt;2016&lt;/Year&gt;&lt;RecNum&gt;90&lt;/RecNum&gt;&lt;DisplayText&gt;(Rees et al., 2016)&lt;/DisplayText&gt;&lt;record&gt;&lt;rec-number&gt;90&lt;/rec-number&gt;&lt;foreign-keys&gt;&lt;key app="EN" db-id="0r2epeas0dr9s8e2wr8vztsh2tf20xz0t5dw" timestamp="1537347538"&gt;90&lt;/key&gt;&lt;/foreign-keys&gt;&lt;ref-type name="Journal Article"&gt;17&lt;/ref-type&gt;&lt;contributors&gt;&lt;authors&gt;&lt;author&gt;Rees, F.&lt;/author&gt;&lt;author&gt;Sterckeman, T.&lt;/author&gt;&lt;author&gt;Morel, J. L.&lt;/author&gt;&lt;/authors&gt;&lt;/contributors&gt;&lt;auth-address&gt;Univ Lorraine, UMR 1120, Lab Sols &amp;amp; Environm, F-54518 Vandoeuvre Les Nancy, France&amp;#xD;INRA, UMR 1120, Lab Sols &amp;amp; Environm, F-54518 Vandoeuvre Les Nancy, France&lt;/auth-address&gt;&lt;titles&gt;&lt;title&gt;Root development of non-accumulating and hyperaccumulating plants in metal-contaminated soils amended with biochar&lt;/title&gt;&lt;secondary-title&gt;Chemosphere&lt;/secondary-title&gt;&lt;alt-title&gt;Chemosphere&lt;/alt-title&gt;&lt;/titles&gt;&lt;periodical&gt;&lt;full-title&gt;Chemosphere&lt;/full-title&gt;&lt;abbr-1&gt;Chemosphere&lt;/abbr-1&gt;&lt;/periodical&gt;&lt;alt-periodical&gt;&lt;full-title&gt;Chemosphere&lt;/full-title&gt;&lt;abbr-1&gt;Chemosphere&lt;/abbr-1&gt;&lt;/alt-periodical&gt;&lt;pages&gt;48-55&lt;/pages&gt;&lt;volume&gt;142&lt;/volume&gt;&lt;keywords&gt;&lt;keyword&gt;biochar&lt;/keyword&gt;&lt;keyword&gt;metal&lt;/keyword&gt;&lt;keyword&gt;rhizobox&lt;/keyword&gt;&lt;keyword&gt;zea mays&lt;/keyword&gt;&lt;keyword&gt;lolium perenne&lt;/keyword&gt;&lt;keyword&gt;noccaea caerulescens&lt;/keyword&gt;&lt;keyword&gt;thlaspi-caerulescens&lt;/keyword&gt;&lt;keyword&gt;cd&lt;/keyword&gt;&lt;keyword&gt;bioavailability&lt;/keyword&gt;&lt;keyword&gt;availability&lt;/keyword&gt;&lt;keyword&gt;amendment&lt;/keyword&gt;&lt;keyword&gt;mobility&lt;/keyword&gt;&lt;keyword&gt;zinc&lt;/keyword&gt;&lt;keyword&gt;zn&lt;/keyword&gt;&lt;keyword&gt;l.&lt;/keyword&gt;&lt;keyword&gt;phytotoxicity&lt;/keyword&gt;&lt;/keywords&gt;&lt;dates&gt;&lt;year&gt;2016&lt;/year&gt;&lt;pub-dates&gt;&lt;date&gt;Jan&lt;/date&gt;&lt;/pub-dates&gt;&lt;/dates&gt;&lt;isbn&gt;0045-6535&lt;/isbn&gt;&lt;accession-num&gt;WOS:000365368400008&lt;/accession-num&gt;&lt;urls&gt;&lt;related-urls&gt;&lt;url&gt;&amp;lt;Go to ISI&amp;gt;://WOS:000365368400008&lt;/url&gt;&lt;/related-urls&gt;&lt;/urls&gt;&lt;electronic-resource-num&gt;10.1016/j.chemosphere.2015.03.068&lt;/electronic-resource-num&gt;&lt;language&gt;English&lt;/language&gt;&lt;/record&gt;&lt;/Cite&gt;&lt;/EndNote&gt;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Rees et al., 2016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vMerge/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Zea mays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vMerge/>
            <w:hideMark/>
          </w:tcPr>
          <w:p w:rsidR="009F0FD3" w:rsidRPr="007B0D94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485" w:type="dxa"/>
            <w:vMerge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932" w:type="dxa"/>
            <w:gridSpan w:val="2"/>
            <w:tcBorders>
              <w:lef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1298" w:type="dxa"/>
            <w:vMerge/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 in alkaline soil, unaffected in acid soil</w:t>
            </w:r>
          </w:p>
        </w:tc>
        <w:tc>
          <w:tcPr>
            <w:tcW w:w="805" w:type="dxa"/>
            <w:vMerge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</w:p>
        </w:tc>
      </w:tr>
      <w:tr w:rsidR="007B0D94" w:rsidRPr="009F0FD3" w:rsidTr="00903BA7">
        <w:tc>
          <w:tcPr>
            <w:tcW w:w="709" w:type="dxa"/>
            <w:vMerge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olium perenne</w:t>
            </w:r>
          </w:p>
        </w:tc>
        <w:tc>
          <w:tcPr>
            <w:tcW w:w="671" w:type="dxa"/>
            <w:hideMark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485" w:type="dxa"/>
            <w:tcBorders>
              <w:right w:val="single" w:sz="4" w:space="0" w:color="auto"/>
            </w:tcBorders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932" w:type="dxa"/>
            <w:gridSpan w:val="2"/>
            <w:tcBorders>
              <w:left w:val="single" w:sz="4" w:space="0" w:color="auto"/>
              <w:bottom w:val="nil"/>
            </w:tcBorders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298" w:type="dxa"/>
            <w:vMerge/>
            <w:tcBorders>
              <w:bottom w:val="nil"/>
            </w:tcBorders>
            <w:hideMark/>
          </w:tcPr>
          <w:p w:rsidR="009F0FD3" w:rsidRPr="009F0FD3" w:rsidRDefault="009F0FD3" w:rsidP="00507A32">
            <w:pPr>
              <w:widowControl/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 in acid soil, unaffected in alkaline soil</w:t>
            </w:r>
          </w:p>
        </w:tc>
        <w:tc>
          <w:tcPr>
            <w:tcW w:w="805" w:type="dxa"/>
            <w:vMerge/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</w:p>
        </w:tc>
      </w:tr>
      <w:tr w:rsidR="007B0D94" w:rsidRPr="009F0FD3" w:rsidTr="00903BA7">
        <w:trPr>
          <w:trHeight w:val="493"/>
        </w:trPr>
        <w:tc>
          <w:tcPr>
            <w:tcW w:w="709" w:type="dxa"/>
            <w:vMerge w:val="restart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As</w:t>
            </w:r>
          </w:p>
        </w:tc>
        <w:tc>
          <w:tcPr>
            <w:tcW w:w="888" w:type="dxa"/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Pteris vittata</w:t>
            </w:r>
          </w:p>
        </w:tc>
        <w:tc>
          <w:tcPr>
            <w:tcW w:w="671" w:type="dxa"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√</w:t>
            </w:r>
          </w:p>
        </w:tc>
        <w:tc>
          <w:tcPr>
            <w:tcW w:w="1418" w:type="dxa"/>
            <w:vMerge w:val="restart"/>
            <w:hideMark/>
          </w:tcPr>
          <w:p w:rsidR="009F0FD3" w:rsidRPr="007B0D94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7B0D94">
              <w:rPr>
                <w:rFonts w:ascii="Times New Roman" w:eastAsia="宋体" w:hAnsi="Times New Roman" w:cs="Times New Roman"/>
                <w:sz w:val="15"/>
                <w:szCs w:val="15"/>
              </w:rPr>
              <w:t>Hardwood</w:t>
            </w:r>
          </w:p>
        </w:tc>
        <w:tc>
          <w:tcPr>
            <w:tcW w:w="485" w:type="dxa"/>
            <w:vMerge w:val="restart"/>
            <w:tcBorders>
              <w:right w:val="single" w:sz="4" w:space="0" w:color="auto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6.2</w:t>
            </w:r>
          </w:p>
        </w:tc>
        <w:tc>
          <w:tcPr>
            <w:tcW w:w="932" w:type="dxa"/>
            <w:gridSpan w:val="2"/>
            <w:tcBorders>
              <w:top w:val="nil"/>
              <w:left w:val="single" w:sz="4" w:space="0" w:color="auto"/>
              <w:bottom w:val="nil"/>
            </w:tcBorders>
            <w:hideMark/>
          </w:tcPr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P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omoted</w:t>
            </w:r>
          </w:p>
        </w:tc>
        <w:tc>
          <w:tcPr>
            <w:tcW w:w="1298" w:type="dxa"/>
            <w:vMerge w:val="restart"/>
            <w:tcBorders>
              <w:top w:val="nil"/>
              <w:bottom w:val="nil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—</w:t>
            </w:r>
          </w:p>
        </w:tc>
        <w:tc>
          <w:tcPr>
            <w:tcW w:w="1095" w:type="dxa"/>
            <w:tcBorders>
              <w:bottom w:val="nil"/>
            </w:tcBorders>
            <w:hideMark/>
          </w:tcPr>
          <w:p w:rsidR="009F0FD3" w:rsidRPr="009F0FD3" w:rsidRDefault="009F0FD3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Promoted</w:t>
            </w:r>
          </w:p>
        </w:tc>
        <w:tc>
          <w:tcPr>
            <w:tcW w:w="805" w:type="dxa"/>
            <w:vMerge w:val="restart"/>
            <w:tcBorders>
              <w:bottom w:val="nil"/>
            </w:tcBorders>
          </w:tcPr>
          <w:p w:rsidR="009F0FD3" w:rsidRPr="00591519" w:rsidRDefault="009F0FD3" w:rsidP="00507A32">
            <w:pPr>
              <w:jc w:val="center"/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pP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kZSBPbGl2ZWlyYTwvQXV0aG9yPjxZZWFyPjIwMTc8L1ll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begin">
                <w:fldData xml:space="preserve">PEVuZE5vdGU+PENpdGU+PEF1dGhvcj5kZSBPbGl2ZWlyYTwvQXV0aG9yPjxZZWFyPjIwMTc8L1ll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</w:fldData>
              </w:fldCha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instrText xml:space="preserve"> ADDIN EN.CITE.DATA </w:instrTex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separate"/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t>(de Oliveira et al., 2017)</w:t>
            </w:r>
            <w:r w:rsidRPr="00591519">
              <w:rPr>
                <w:rFonts w:ascii="Times New Roman" w:eastAsia="宋体" w:hAnsi="Times New Roman" w:cs="Times New Roman"/>
                <w:color w:val="00B0F0"/>
                <w:sz w:val="15"/>
                <w:szCs w:val="15"/>
              </w:rPr>
              <w:fldChar w:fldCharType="end"/>
            </w:r>
          </w:p>
        </w:tc>
      </w:tr>
      <w:tr w:rsidR="007B0D94" w:rsidRPr="009F0FD3" w:rsidTr="00903BA7">
        <w:tc>
          <w:tcPr>
            <w:tcW w:w="709" w:type="dxa"/>
            <w:vMerge/>
            <w:hideMark/>
          </w:tcPr>
          <w:p w:rsidR="009F0FD3" w:rsidRPr="009F0FD3" w:rsidRDefault="009F0FD3" w:rsidP="009F0FD3">
            <w:pPr>
              <w:widowControl/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888" w:type="dxa"/>
            <w:hideMark/>
          </w:tcPr>
          <w:p w:rsidR="009F0FD3" w:rsidRPr="009F0FD3" w:rsidRDefault="009F0FD3" w:rsidP="009F0FD3">
            <w:pPr>
              <w:jc w:val="left"/>
              <w:rPr>
                <w:rFonts w:ascii="Times New Roman" w:eastAsia="宋体" w:hAnsi="Times New Roman" w:cs="Times New Roman"/>
                <w:i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i/>
                <w:sz w:val="15"/>
                <w:szCs w:val="15"/>
              </w:rPr>
              <w:t>Lactuca sativa L</w:t>
            </w:r>
          </w:p>
        </w:tc>
        <w:tc>
          <w:tcPr>
            <w:tcW w:w="671" w:type="dxa"/>
          </w:tcPr>
          <w:p w:rsidR="009F0FD3" w:rsidRPr="00507A32" w:rsidRDefault="009F0FD3" w:rsidP="00507A32">
            <w:pPr>
              <w:jc w:val="center"/>
              <w:rPr>
                <w:rFonts w:ascii="Times New Roman" w:eastAsia="宋体" w:hAnsi="Times New Roman" w:cs="Times New Roman"/>
                <w:b/>
                <w:szCs w:val="21"/>
              </w:rPr>
            </w:pPr>
            <w:r w:rsidRPr="00507A32">
              <w:rPr>
                <w:rFonts w:ascii="Times New Roman" w:eastAsia="宋体" w:hAnsi="Times New Roman" w:cs="Times New Roman"/>
                <w:b/>
                <w:szCs w:val="21"/>
              </w:rPr>
              <w:t>×</w:t>
            </w:r>
          </w:p>
        </w:tc>
        <w:tc>
          <w:tcPr>
            <w:tcW w:w="1418" w:type="dxa"/>
            <w:vMerge/>
            <w:hideMark/>
          </w:tcPr>
          <w:p w:rsidR="009F0FD3" w:rsidRPr="009F0FD3" w:rsidRDefault="009F0FD3" w:rsidP="009F0FD3">
            <w:pPr>
              <w:widowControl/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485" w:type="dxa"/>
            <w:vMerge/>
            <w:tcBorders>
              <w:right w:val="single" w:sz="4" w:space="0" w:color="auto"/>
            </w:tcBorders>
            <w:hideMark/>
          </w:tcPr>
          <w:p w:rsidR="009F0FD3" w:rsidRPr="009F0FD3" w:rsidRDefault="009F0FD3" w:rsidP="009F0FD3">
            <w:pPr>
              <w:widowControl/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932" w:type="dxa"/>
            <w:gridSpan w:val="2"/>
            <w:tcBorders>
              <w:top w:val="nil"/>
              <w:left w:val="single" w:sz="4" w:space="0" w:color="auto"/>
              <w:bottom w:val="single" w:sz="12" w:space="0" w:color="auto"/>
            </w:tcBorders>
            <w:hideMark/>
          </w:tcPr>
          <w:p w:rsidR="009F0FD3" w:rsidRPr="009F0FD3" w:rsidRDefault="00507A32" w:rsidP="00507A32">
            <w:pPr>
              <w:jc w:val="center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sz w:val="15"/>
                <w:szCs w:val="15"/>
              </w:rPr>
              <w:t>P</w:t>
            </w:r>
            <w:r w:rsidR="009F0FD3"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omoted</w:t>
            </w:r>
          </w:p>
        </w:tc>
        <w:tc>
          <w:tcPr>
            <w:tcW w:w="1298" w:type="dxa"/>
            <w:vMerge/>
            <w:tcBorders>
              <w:top w:val="nil"/>
              <w:bottom w:val="single" w:sz="12" w:space="0" w:color="auto"/>
            </w:tcBorders>
            <w:hideMark/>
          </w:tcPr>
          <w:p w:rsidR="009F0FD3" w:rsidRPr="009F0FD3" w:rsidRDefault="009F0FD3" w:rsidP="009F0FD3">
            <w:pPr>
              <w:widowControl/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  <w:tc>
          <w:tcPr>
            <w:tcW w:w="1095" w:type="dxa"/>
            <w:tcBorders>
              <w:top w:val="nil"/>
            </w:tcBorders>
            <w:hideMark/>
          </w:tcPr>
          <w:p w:rsidR="009F0FD3" w:rsidRPr="009F0FD3" w:rsidRDefault="009F0FD3" w:rsidP="00507A32">
            <w:pPr>
              <w:ind w:firstLineChars="100" w:firstLine="150"/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  <w:r w:rsidRPr="009F0FD3">
              <w:rPr>
                <w:rFonts w:ascii="Times New Roman" w:eastAsia="宋体" w:hAnsi="Times New Roman" w:cs="Times New Roman"/>
                <w:sz w:val="15"/>
                <w:szCs w:val="15"/>
              </w:rPr>
              <w:t>Reduced</w:t>
            </w:r>
          </w:p>
        </w:tc>
        <w:tc>
          <w:tcPr>
            <w:tcW w:w="805" w:type="dxa"/>
            <w:vMerge/>
            <w:tcBorders>
              <w:top w:val="nil"/>
            </w:tcBorders>
          </w:tcPr>
          <w:p w:rsidR="009F0FD3" w:rsidRPr="009F0FD3" w:rsidRDefault="009F0FD3" w:rsidP="009F0FD3">
            <w:pPr>
              <w:jc w:val="left"/>
              <w:rPr>
                <w:rFonts w:ascii="Times New Roman" w:eastAsia="宋体" w:hAnsi="Times New Roman" w:cs="Times New Roman"/>
                <w:sz w:val="15"/>
                <w:szCs w:val="15"/>
              </w:rPr>
            </w:pPr>
          </w:p>
        </w:tc>
      </w:tr>
    </w:tbl>
    <w:p w:rsidR="0063478F" w:rsidRDefault="0063478F" w:rsidP="00BA4F0F"/>
    <w:p w:rsidR="00DD71B0" w:rsidRDefault="00DD71B0" w:rsidP="00665AA7">
      <w:pPr>
        <w:pStyle w:val="EndNoteBibliography"/>
        <w:spacing w:line="360" w:lineRule="auto"/>
        <w:ind w:left="720" w:hanging="720"/>
      </w:pPr>
    </w:p>
    <w:p w:rsidR="00DD71B0" w:rsidRDefault="00DD71B0" w:rsidP="00665AA7">
      <w:pPr>
        <w:pStyle w:val="EndNoteBibliography"/>
        <w:spacing w:line="360" w:lineRule="auto"/>
        <w:ind w:left="720" w:hanging="720"/>
      </w:pPr>
    </w:p>
    <w:p w:rsidR="000F352B" w:rsidRDefault="000F352B" w:rsidP="00000596">
      <w:pPr>
        <w:pStyle w:val="Heading"/>
        <w:spacing w:beforeLines="50" w:before="156" w:afterLines="50" w:after="156" w:line="360" w:lineRule="auto"/>
        <w:rPr>
          <w:sz w:val="22"/>
          <w:szCs w:val="22"/>
        </w:rPr>
      </w:pPr>
    </w:p>
    <w:p w:rsidR="00DD71B0" w:rsidRDefault="00000596" w:rsidP="00000596">
      <w:pPr>
        <w:pStyle w:val="Heading"/>
        <w:spacing w:beforeLines="50" w:before="156" w:afterLines="50" w:after="156" w:line="360" w:lineRule="auto"/>
      </w:pPr>
      <w:r w:rsidRPr="00CF1044">
        <w:rPr>
          <w:sz w:val="22"/>
          <w:szCs w:val="22"/>
        </w:rPr>
        <w:lastRenderedPageBreak/>
        <w:t>References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F577B">
        <w:t>de Oliveira, L.M., Suchismita, D., Gress, J., Rathinasabapathi, B., Chen, Y.S., Ma, L.N.Q., 2017. Arsenic uptake by lettuce from As-contaminated soil remediated with Pteris vittata and organic amendment. Chemosphere 176, 249-254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Fellet, G., Marmiroli, M., Marchiol, L., 2014. Elements uptake by metal accumulator species grown on mine tailings amended with three types of biochar. Sci Total Environ 468, 598-608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Gonzalez-Chavez, M.D.C.A., Carrillo-Gonzalez, R., Godinez, M.I.H., Lozano, S.E., 2017. Jatropha curcas and assisted phytoremediation of a mine tailing with biochar and a mycorrhizal fungus. Int J Phytoremediat 19, 174-182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Gregory, S.J., Anderson, C.W.N., Arbestain, M.C., McManus, M.T., 2014. Response of plant and soil microbes to biochar amendment of an arsenic-contaminated soil. Agr Ecosyst Environ 191, 133-141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Hartley, W., Dickinson, N.M., Riby, P., Lepp, N.W., 2009. Arsenic mobility in brownfield soils amended with green waste compost or biochar and planted with Miscanthus. Environ Pollut 157, 2654-2662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Ibrahim, M., Khan, S., Hao, X., Li, G., 2016. Biochar effects on metal bioaccumulation and arsenic speciation in alfalfa (Medicago sativa L.) grown in contaminated soil. Int J Environ Sci Te 13, 2467-2474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Karami, N., Clemente, R., Moreno-Jimenez, E., Lepp, N.W., Beesley, L., 2011. Efficiency of green waste compost and biochar soil amendments for reducing lead and copper mobility and uptake to ryegrass. J Hazard Mater 191, 41-48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Li, Z., Jia, M.Y., Christie, P., Ali, S., Wu, L.H., 2018. Use of a hyperaccumulator and biochar to remediate an acid soil highly contaminated with trace metals and/or oxytetracycline. Chemosphere 204, 390-397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Ogundiran, M.B., Mekwunyei, N.S., Adejumo, S.A., 2018. Compost and biochar assisted phytoremediation potentials of Moringa oleifera for remediation of lead contaminated soil. J Environ Chem Eng 6, 2206-2213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 xml:space="preserve">Rees, F., Germain, C., Sterckeman, T., Morel, J.L., 2015. Plant growth and metal uptake by a non-hyperaccumulating species (Lolium perenne) and a Cd-Zn hyperaccumulator (Noccaea </w:t>
      </w:r>
      <w:r w:rsidRPr="009F577B">
        <w:lastRenderedPageBreak/>
        <w:t>caerulescens) in contaminated soils amended with biochar. Plant Soil 395, 57-73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Rees, F., Sterckeman, T., Morel, J.L., 2016. Root development of non-accumulating and hyperaccumulating plants in metal-contaminated soils amended with biochar. Chemosphere 142, 48-55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Xiao, Y., Li, Y., Che, Y.Y., Deng, S.J., Liu, M.H., 2018. Effects of biochar and nitrogen addition on nutrient and Cd uptake of Cichorium intybus grown in acidic soil. Int J Phytoremediat 20, 398-404.</w:t>
      </w:r>
    </w:p>
    <w:p w:rsidR="009712EE" w:rsidRPr="009F577B" w:rsidRDefault="009712EE" w:rsidP="00665AA7">
      <w:pPr>
        <w:pStyle w:val="EndNoteBibliography"/>
        <w:spacing w:line="360" w:lineRule="auto"/>
        <w:ind w:left="720" w:hanging="720"/>
      </w:pPr>
      <w:r w:rsidRPr="009F577B">
        <w:t>Zhang, G.X., Guo, X.F., Zhao, Z.H., He, Q.S., Wang, S.F., Zhu, Y., Yan, Y.L., Liu, X.T., Sun, K., Zhao, Y., Qian, T.W., 2016. Effects of biochars on the availability of heavy metals to ryegrass in an alkaline contaminated soil. Environ Pollut 218, 513-522.</w:t>
      </w:r>
    </w:p>
    <w:p w:rsidR="009712EE" w:rsidRPr="007447B3" w:rsidRDefault="009712EE" w:rsidP="00665AA7">
      <w:pPr>
        <w:pStyle w:val="EndNoteBibliography"/>
        <w:spacing w:line="360" w:lineRule="auto"/>
        <w:ind w:left="720" w:hanging="720"/>
      </w:pPr>
      <w:r>
        <w:fldChar w:fldCharType="end"/>
      </w:r>
    </w:p>
    <w:sectPr w:rsidR="009712EE" w:rsidRPr="007447B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F1435" w:rsidRDefault="003F1435" w:rsidP="00046A5A">
      <w:r>
        <w:separator/>
      </w:r>
    </w:p>
  </w:endnote>
  <w:endnote w:type="continuationSeparator" w:id="0">
    <w:p w:rsidR="003F1435" w:rsidRDefault="003F1435" w:rsidP="00046A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F1435" w:rsidRDefault="003F1435" w:rsidP="00046A5A">
      <w:r>
        <w:separator/>
      </w:r>
    </w:p>
  </w:footnote>
  <w:footnote w:type="continuationSeparator" w:id="0">
    <w:p w:rsidR="003F1435" w:rsidRDefault="003F1435" w:rsidP="00046A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4CA0"/>
    <w:rsid w:val="00000596"/>
    <w:rsid w:val="000010E5"/>
    <w:rsid w:val="00023D8F"/>
    <w:rsid w:val="00046A5A"/>
    <w:rsid w:val="000B3FAE"/>
    <w:rsid w:val="000B4EE5"/>
    <w:rsid w:val="000C4863"/>
    <w:rsid w:val="000D4044"/>
    <w:rsid w:val="000D42AA"/>
    <w:rsid w:val="000D7FCB"/>
    <w:rsid w:val="000F352B"/>
    <w:rsid w:val="00103956"/>
    <w:rsid w:val="00105A0B"/>
    <w:rsid w:val="001362DE"/>
    <w:rsid w:val="001372BD"/>
    <w:rsid w:val="00151850"/>
    <w:rsid w:val="001601FB"/>
    <w:rsid w:val="001658C0"/>
    <w:rsid w:val="00193C11"/>
    <w:rsid w:val="001C70E1"/>
    <w:rsid w:val="001D77B3"/>
    <w:rsid w:val="00213C50"/>
    <w:rsid w:val="00231EFC"/>
    <w:rsid w:val="00241EE8"/>
    <w:rsid w:val="00262A93"/>
    <w:rsid w:val="00265136"/>
    <w:rsid w:val="002C4355"/>
    <w:rsid w:val="002D5429"/>
    <w:rsid w:val="002E092D"/>
    <w:rsid w:val="002F1482"/>
    <w:rsid w:val="003170BD"/>
    <w:rsid w:val="00326EE0"/>
    <w:rsid w:val="00327173"/>
    <w:rsid w:val="003565C9"/>
    <w:rsid w:val="003719B1"/>
    <w:rsid w:val="00375A7F"/>
    <w:rsid w:val="003F1435"/>
    <w:rsid w:val="003F294A"/>
    <w:rsid w:val="00425002"/>
    <w:rsid w:val="0043324A"/>
    <w:rsid w:val="0044361A"/>
    <w:rsid w:val="00476C16"/>
    <w:rsid w:val="00481F7A"/>
    <w:rsid w:val="00483DE8"/>
    <w:rsid w:val="004B3FA4"/>
    <w:rsid w:val="004B62F9"/>
    <w:rsid w:val="004C17EE"/>
    <w:rsid w:val="004D2B29"/>
    <w:rsid w:val="004E0BC3"/>
    <w:rsid w:val="00500DC8"/>
    <w:rsid w:val="00507A32"/>
    <w:rsid w:val="005101B8"/>
    <w:rsid w:val="0051375A"/>
    <w:rsid w:val="0051420A"/>
    <w:rsid w:val="005179A8"/>
    <w:rsid w:val="005245B9"/>
    <w:rsid w:val="0052721E"/>
    <w:rsid w:val="00556A56"/>
    <w:rsid w:val="00574B56"/>
    <w:rsid w:val="00585D2D"/>
    <w:rsid w:val="005906F0"/>
    <w:rsid w:val="00591519"/>
    <w:rsid w:val="00597BF1"/>
    <w:rsid w:val="005E336E"/>
    <w:rsid w:val="00607CD9"/>
    <w:rsid w:val="00622902"/>
    <w:rsid w:val="00633533"/>
    <w:rsid w:val="0063478F"/>
    <w:rsid w:val="00641323"/>
    <w:rsid w:val="00665AA7"/>
    <w:rsid w:val="00666E13"/>
    <w:rsid w:val="00674877"/>
    <w:rsid w:val="006768D0"/>
    <w:rsid w:val="00686FC7"/>
    <w:rsid w:val="006A26F5"/>
    <w:rsid w:val="007226D8"/>
    <w:rsid w:val="0073533C"/>
    <w:rsid w:val="007447B3"/>
    <w:rsid w:val="00795F0D"/>
    <w:rsid w:val="0079705A"/>
    <w:rsid w:val="007B0D94"/>
    <w:rsid w:val="007C7F52"/>
    <w:rsid w:val="007D0014"/>
    <w:rsid w:val="007D1499"/>
    <w:rsid w:val="007F286B"/>
    <w:rsid w:val="00804AA7"/>
    <w:rsid w:val="008077CB"/>
    <w:rsid w:val="00812D1E"/>
    <w:rsid w:val="00826967"/>
    <w:rsid w:val="00827E38"/>
    <w:rsid w:val="00847CBE"/>
    <w:rsid w:val="00850C09"/>
    <w:rsid w:val="00886766"/>
    <w:rsid w:val="008A2AD8"/>
    <w:rsid w:val="008A2EA1"/>
    <w:rsid w:val="008A44FB"/>
    <w:rsid w:val="008B34BF"/>
    <w:rsid w:val="008B47D5"/>
    <w:rsid w:val="008C7C9D"/>
    <w:rsid w:val="008D4168"/>
    <w:rsid w:val="008E0B46"/>
    <w:rsid w:val="008F46AA"/>
    <w:rsid w:val="008F51F0"/>
    <w:rsid w:val="009032A6"/>
    <w:rsid w:val="00903BA7"/>
    <w:rsid w:val="009253BA"/>
    <w:rsid w:val="00932FF1"/>
    <w:rsid w:val="009401FF"/>
    <w:rsid w:val="0095304C"/>
    <w:rsid w:val="009562D6"/>
    <w:rsid w:val="00961F49"/>
    <w:rsid w:val="009712EE"/>
    <w:rsid w:val="00986174"/>
    <w:rsid w:val="009972F2"/>
    <w:rsid w:val="009B4850"/>
    <w:rsid w:val="009D4AA5"/>
    <w:rsid w:val="009D66A8"/>
    <w:rsid w:val="009F0FA3"/>
    <w:rsid w:val="009F0FD3"/>
    <w:rsid w:val="00A537F6"/>
    <w:rsid w:val="00AB38F0"/>
    <w:rsid w:val="00AC3855"/>
    <w:rsid w:val="00AC6D5C"/>
    <w:rsid w:val="00AF676A"/>
    <w:rsid w:val="00B31E91"/>
    <w:rsid w:val="00B812CE"/>
    <w:rsid w:val="00B81B72"/>
    <w:rsid w:val="00B92C0F"/>
    <w:rsid w:val="00BA218F"/>
    <w:rsid w:val="00BA4F0F"/>
    <w:rsid w:val="00BC2ADE"/>
    <w:rsid w:val="00BD19AC"/>
    <w:rsid w:val="00BD62ED"/>
    <w:rsid w:val="00C05089"/>
    <w:rsid w:val="00C11E08"/>
    <w:rsid w:val="00C13DEF"/>
    <w:rsid w:val="00C3714F"/>
    <w:rsid w:val="00C42AC2"/>
    <w:rsid w:val="00C624E4"/>
    <w:rsid w:val="00C9516C"/>
    <w:rsid w:val="00C96DFD"/>
    <w:rsid w:val="00CA2F21"/>
    <w:rsid w:val="00CA67BD"/>
    <w:rsid w:val="00CC6B3B"/>
    <w:rsid w:val="00CD309A"/>
    <w:rsid w:val="00CD6563"/>
    <w:rsid w:val="00CD79CA"/>
    <w:rsid w:val="00CE4512"/>
    <w:rsid w:val="00CF577D"/>
    <w:rsid w:val="00CF63FB"/>
    <w:rsid w:val="00D07565"/>
    <w:rsid w:val="00D2067B"/>
    <w:rsid w:val="00D20A60"/>
    <w:rsid w:val="00D32423"/>
    <w:rsid w:val="00D41018"/>
    <w:rsid w:val="00D510B2"/>
    <w:rsid w:val="00D54AE4"/>
    <w:rsid w:val="00D6558A"/>
    <w:rsid w:val="00D70FE2"/>
    <w:rsid w:val="00D95A25"/>
    <w:rsid w:val="00DB7B02"/>
    <w:rsid w:val="00DD71B0"/>
    <w:rsid w:val="00E000C2"/>
    <w:rsid w:val="00E0375F"/>
    <w:rsid w:val="00E04092"/>
    <w:rsid w:val="00E35832"/>
    <w:rsid w:val="00E416E9"/>
    <w:rsid w:val="00E7017A"/>
    <w:rsid w:val="00E7737D"/>
    <w:rsid w:val="00EA5E5F"/>
    <w:rsid w:val="00EF0C85"/>
    <w:rsid w:val="00F042D6"/>
    <w:rsid w:val="00F10A4D"/>
    <w:rsid w:val="00F164A2"/>
    <w:rsid w:val="00F44CA0"/>
    <w:rsid w:val="00F44D87"/>
    <w:rsid w:val="00F64B77"/>
    <w:rsid w:val="00F701BC"/>
    <w:rsid w:val="00F80566"/>
    <w:rsid w:val="00F81074"/>
    <w:rsid w:val="00FA7E75"/>
    <w:rsid w:val="00FB0C80"/>
    <w:rsid w:val="00FB692D"/>
    <w:rsid w:val="00FC41F9"/>
    <w:rsid w:val="00FC5C53"/>
    <w:rsid w:val="00FD00CC"/>
    <w:rsid w:val="00FD4CE4"/>
    <w:rsid w:val="00FE2C71"/>
    <w:rsid w:val="00FE6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D622C43-ECE0-46B0-8254-7DC78C2282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a3">
    <w:name w:val="三线格"/>
    <w:basedOn w:val="a1"/>
    <w:uiPriority w:val="99"/>
    <w:rsid w:val="00CD6563"/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bottom w:val="single" w:sz="4" w:space="0" w:color="auto"/>
        </w:tcBorders>
      </w:tcPr>
    </w:tblStylePr>
  </w:style>
  <w:style w:type="paragraph" w:styleId="a4">
    <w:name w:val="header"/>
    <w:basedOn w:val="a"/>
    <w:link w:val="a5"/>
    <w:uiPriority w:val="99"/>
    <w:unhideWhenUsed/>
    <w:rsid w:val="00046A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046A5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046A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046A5A"/>
    <w:rPr>
      <w:sz w:val="18"/>
      <w:szCs w:val="18"/>
    </w:rPr>
  </w:style>
  <w:style w:type="table" w:styleId="a8">
    <w:name w:val="Table Grid"/>
    <w:basedOn w:val="a1"/>
    <w:uiPriority w:val="39"/>
    <w:rsid w:val="00046A5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Placeholder Text"/>
    <w:basedOn w:val="a0"/>
    <w:uiPriority w:val="99"/>
    <w:semiHidden/>
    <w:rsid w:val="005179A8"/>
    <w:rPr>
      <w:color w:val="808080"/>
    </w:rPr>
  </w:style>
  <w:style w:type="character" w:customStyle="1" w:styleId="shorttext">
    <w:name w:val="short_text"/>
    <w:basedOn w:val="a0"/>
    <w:rsid w:val="00597BF1"/>
  </w:style>
  <w:style w:type="paragraph" w:customStyle="1" w:styleId="EndNoteBibliography">
    <w:name w:val="EndNote Bibliography"/>
    <w:basedOn w:val="a"/>
    <w:link w:val="EndNoteBibliography0"/>
    <w:rsid w:val="009712EE"/>
    <w:rPr>
      <w:rFonts w:ascii="Times New Roman" w:eastAsia="宋体" w:hAnsi="Times New Roman" w:cs="Times New Roman"/>
      <w:noProof/>
      <w:sz w:val="20"/>
      <w:szCs w:val="24"/>
    </w:rPr>
  </w:style>
  <w:style w:type="character" w:customStyle="1" w:styleId="EndNoteBibliography0">
    <w:name w:val="EndNote Bibliography 字符"/>
    <w:basedOn w:val="a0"/>
    <w:link w:val="EndNoteBibliography"/>
    <w:rsid w:val="009712EE"/>
    <w:rPr>
      <w:rFonts w:ascii="Times New Roman" w:eastAsia="宋体" w:hAnsi="Times New Roman" w:cs="Times New Roman"/>
      <w:noProof/>
      <w:sz w:val="20"/>
      <w:szCs w:val="24"/>
    </w:rPr>
  </w:style>
  <w:style w:type="paragraph" w:customStyle="1" w:styleId="Heading">
    <w:name w:val="Heading"/>
    <w:basedOn w:val="a"/>
    <w:qFormat/>
    <w:rsid w:val="00000596"/>
    <w:pPr>
      <w:widowControl/>
      <w:spacing w:line="480" w:lineRule="auto"/>
      <w:jc w:val="left"/>
    </w:pPr>
    <w:rPr>
      <w:rFonts w:ascii="Times New Roman" w:eastAsia="宋体" w:hAnsi="Times New Roman" w:cs="Times New Roman"/>
      <w:b/>
      <w:kern w:val="0"/>
      <w:sz w:val="24"/>
      <w:szCs w:val="2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4522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1</TotalTime>
  <Pages>5</Pages>
  <Words>1779</Words>
  <Characters>10145</Characters>
  <Application>Microsoft Office Word</Application>
  <DocSecurity>0</DocSecurity>
  <Lines>84</Lines>
  <Paragraphs>23</Paragraphs>
  <ScaleCrop>false</ScaleCrop>
  <Company>SHU</Company>
  <LinksUpToDate>false</LinksUpToDate>
  <CharactersWithSpaces>11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15705115987@outlook.com</dc:creator>
  <cp:keywords/>
  <dc:description/>
  <cp:lastModifiedBy>z15705115987@outlook.com</cp:lastModifiedBy>
  <cp:revision>49</cp:revision>
  <dcterms:created xsi:type="dcterms:W3CDTF">2018-10-16T13:51:00Z</dcterms:created>
  <dcterms:modified xsi:type="dcterms:W3CDTF">2019-08-11T12:42:00Z</dcterms:modified>
</cp:coreProperties>
</file>